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fr-FR"/>
        </w:rPr>
        <w:t>Rhuan</w:t>
      </w:r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Forte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986805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986805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Inserção de atividades relativas </w:t>
            </w:r>
            <w:proofErr w:type="gramStart"/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a</w:t>
            </w:r>
            <w:proofErr w:type="gramEnd"/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unção de Engenheiro de Testes</w:t>
            </w:r>
          </w:p>
        </w:tc>
      </w:tr>
      <w:tr w:rsidR="003927AC" w:rsidRPr="00986805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Rodap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CabealhodoSumrio"/>
      </w:pPr>
      <w:r>
        <w:rPr>
          <w:rStyle w:val="Nmerodepgina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77777777" w:rsidR="002C1FE4" w:rsidRDefault="00941501">
      <w:pPr>
        <w:pStyle w:val="Sumrio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73C07E4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15079331" w14:textId="77777777" w:rsidR="002C1FE4" w:rsidRDefault="00941501">
      <w:pPr>
        <w:pStyle w:val="Sumrio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A67EB7" w14:textId="77777777" w:rsidR="002C1FE4" w:rsidRDefault="00941501">
      <w:pPr>
        <w:pStyle w:val="Sumrio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3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45809FF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4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0845B79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5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0B5F0A5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EDDD2EB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7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F14734" w14:textId="2438A099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B75CD59" w14:textId="5300D642" w:rsidR="00932366" w:rsidRDefault="00932366">
      <w:pPr>
        <w:pStyle w:val="Sumrio2"/>
        <w:numPr>
          <w:ilvl w:val="1"/>
          <w:numId w:val="2"/>
        </w:numPr>
      </w:pPr>
      <w:r>
        <w:t>Subprocesso Monitoramento e Controle......................................................................6</w:t>
      </w:r>
    </w:p>
    <w:p w14:paraId="69457AD1" w14:textId="77777777" w:rsidR="002C1FE4" w:rsidRDefault="00941501">
      <w:pPr>
        <w:pStyle w:val="Sumrio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9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29859778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 / Scrum Mast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0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05108D85" w14:textId="77777777" w:rsidR="002C1FE4" w:rsidRDefault="00941501">
      <w:pPr>
        <w:pStyle w:val="Sumrio2"/>
        <w:numPr>
          <w:ilvl w:val="1"/>
          <w:numId w:val="6"/>
        </w:numPr>
      </w:pPr>
      <w:r>
        <w:rPr>
          <w:rFonts w:eastAsia="Arial Unicode MS" w:cs="Arial Unicode MS"/>
        </w:rPr>
        <w:t>Arquitet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711E043" w14:textId="77777777" w:rsidR="002C1FE4" w:rsidRDefault="00941501">
      <w:pPr>
        <w:pStyle w:val="Sumrio2"/>
        <w:numPr>
          <w:ilvl w:val="1"/>
          <w:numId w:val="7"/>
        </w:numPr>
      </w:pPr>
      <w:r>
        <w:rPr>
          <w:rFonts w:eastAsia="Arial Unicode MS" w:cs="Arial Unicode MS"/>
        </w:rPr>
        <w:t>Gerente de Configur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2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3D545FA" w14:textId="77777777" w:rsidR="002C1FE4" w:rsidRDefault="00941501">
      <w:pPr>
        <w:pStyle w:val="Sumrio2"/>
        <w:numPr>
          <w:ilvl w:val="1"/>
          <w:numId w:val="8"/>
        </w:numPr>
      </w:pPr>
      <w:r>
        <w:rPr>
          <w:rFonts w:eastAsia="Arial Unicode MS" w:cs="Arial Unicode MS"/>
        </w:rPr>
        <w:t>Engenheiro de Requisitos / Product Own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3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7EA6748" w14:textId="77777777" w:rsidR="002C1FE4" w:rsidRDefault="00941501">
      <w:pPr>
        <w:pStyle w:val="Sumrio2"/>
        <w:numPr>
          <w:ilvl w:val="1"/>
          <w:numId w:val="9"/>
        </w:numPr>
      </w:pPr>
      <w:r>
        <w:rPr>
          <w:rFonts w:eastAsia="Arial Unicode MS" w:cs="Arial Unicode MS"/>
        </w:rPr>
        <w:t>Engenheiro de Software / Team Scrum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4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688F85F" w14:textId="77777777" w:rsidR="002C1FE4" w:rsidRDefault="00941501">
      <w:pPr>
        <w:pStyle w:val="Sumrio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5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FAD055E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BB3AB1C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7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6B82158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0E41472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9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68F12D55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0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07650081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1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48D11A8C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2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18F443DB" w14:textId="77777777" w:rsidR="002C1FE4" w:rsidRDefault="00941501">
      <w:pPr>
        <w:pStyle w:val="Sumrio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3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6DDBD79C" w14:textId="77777777" w:rsidR="002C1FE4" w:rsidRDefault="00941501">
      <w:pPr>
        <w:pStyle w:val="Sumrio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4 \h </w:instrText>
      </w:r>
      <w:r>
        <w:fldChar w:fldCharType="separate"/>
      </w:r>
      <w:r>
        <w:rPr>
          <w:rFonts w:eastAsia="Arial Unicode MS" w:cs="Arial Unicode MS"/>
        </w:rPr>
        <w:t>8</w:t>
      </w:r>
      <w:r>
        <w:fldChar w:fldCharType="end"/>
      </w:r>
    </w:p>
    <w:p w14:paraId="25EB7E93" w14:textId="77777777" w:rsidR="002C1FE4" w:rsidRDefault="00941501">
      <w:pPr>
        <w:pStyle w:val="Body"/>
        <w:rPr>
          <w:rStyle w:val="Nmerodepgina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Ttulo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Nmerodepgina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986805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o por videoconfer</w:t>
            </w:r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Gerenciador de conte</w:t>
            </w:r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 xml:space="preserve">brica de software </w:t>
            </w:r>
            <w:proofErr w:type="gramStart"/>
            <w:r>
              <w:rPr>
                <w:rFonts w:ascii="Arial" w:hAnsi="Arial"/>
                <w:sz w:val="20"/>
                <w:szCs w:val="20"/>
                <w:lang w:val="pt-PT"/>
              </w:rPr>
              <w:t>e</w:t>
            </w:r>
            <w:proofErr w:type="gramEnd"/>
            <w:r>
              <w:rPr>
                <w:rFonts w:ascii="Arial" w:hAnsi="Arial"/>
                <w:sz w:val="20"/>
                <w:szCs w:val="20"/>
                <w:lang w:val="pt-PT"/>
              </w:rPr>
              <w:t xml:space="preserve">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Ttulo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Nmerodepgina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Ttulo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Nmerodepgina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Nmerodepgina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Nmerodepgina"/>
          <w:rFonts w:ascii="Arial" w:hAnsi="Arial"/>
        </w:rPr>
        <w:lastRenderedPageBreak/>
        <w:t xml:space="preserve">Subprocesso Iniciaçã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drawing>
          <wp:inline distT="0" distB="0" distL="0" distR="0" wp14:anchorId="3ACF1512" wp14:editId="600346DE">
            <wp:extent cx="7095330" cy="4925988"/>
            <wp:effectExtent l="0" t="0" r="0" b="8255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98862" cy="4928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Nmerodepgina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 w:rsidP="00741CF0">
      <w:pPr>
        <w:pStyle w:val="Body"/>
      </w:pPr>
      <w:r w:rsidRPr="001759E0">
        <w:rPr>
          <w:noProof/>
        </w:rPr>
        <w:drawing>
          <wp:inline distT="0" distB="0" distL="0" distR="0" wp14:anchorId="28492E09" wp14:editId="7A869B03">
            <wp:extent cx="6373395" cy="4922322"/>
            <wp:effectExtent l="0" t="0" r="8890" b="0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82508" cy="4929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Ttulo2"/>
        <w:numPr>
          <w:ilvl w:val="1"/>
          <w:numId w:val="13"/>
        </w:numPr>
        <w:rPr>
          <w:rFonts w:ascii="Arial" w:hAnsi="Arial"/>
        </w:rPr>
      </w:pPr>
      <w:bookmarkStart w:id="9" w:name="_Toc7"/>
      <w:r>
        <w:rPr>
          <w:rStyle w:val="Nmerodepgina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741CF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5DC751AF" wp14:editId="2A061EC6">
            <wp:extent cx="6677327" cy="5257833"/>
            <wp:effectExtent l="0" t="0" r="9525" b="0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82684" cy="52620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Nmerodepgina"/>
          <w:rFonts w:ascii="Arial" w:hAnsi="Arial"/>
        </w:rPr>
        <w:lastRenderedPageBreak/>
        <w:t>S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743456D4">
            <wp:extent cx="6938598" cy="2653870"/>
            <wp:effectExtent l="0" t="0" r="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56343" cy="26606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10B1B3DB" w:rsidR="00741CF0" w:rsidRDefault="00741CF0">
      <w:pPr>
        <w:rPr>
          <w:rFonts w:cs="Arial Unicode MS"/>
          <w:color w:val="000000"/>
          <w:u w:color="000000"/>
          <w:lang w:val="pt-BR" w:eastAsia="pt-BR"/>
          <w14:textOutline w14:w="0" w14:cap="flat" w14:cmpd="sng" w14:algn="ctr">
            <w14:noFill/>
            <w14:prstDash w14:val="solid"/>
            <w14:bevel/>
          </w14:textOutline>
        </w:rPr>
      </w:pPr>
      <w:r>
        <w:br w:type="page"/>
      </w: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3B85A257">
            <wp:extent cx="6733414" cy="3383983"/>
            <wp:effectExtent l="0" t="0" r="0" b="6985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36639" cy="33856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Ttulo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Ttulo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1" w:name="_Toc9"/>
      <w:r>
        <w:rPr>
          <w:rStyle w:val="Nmerodepgina"/>
          <w:rFonts w:ascii="Arial" w:hAnsi="Arial"/>
          <w:sz w:val="28"/>
          <w:szCs w:val="28"/>
        </w:rPr>
        <w:t>Atividades</w:t>
      </w:r>
      <w:bookmarkEnd w:id="11"/>
    </w:p>
    <w:p w14:paraId="2A0052B8" w14:textId="09A26939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6AB5A58" w14:textId="0967B725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AE9AF80" w14:textId="4AAB153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acro</w:t>
      </w:r>
    </w:p>
    <w:p w14:paraId="205ABA20" w14:textId="02809D6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0799FDF" w14:textId="4152212F" w:rsidR="00DE1F50" w:rsidRPr="00986805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34F706E1" w14:textId="0A5A1165" w:rsidR="00DE1F50" w:rsidRPr="00986805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Iniciação</w:t>
      </w:r>
    </w:p>
    <w:p w14:paraId="03CFA98D" w14:textId="7B2D5D6D" w:rsidR="00DE1F50" w:rsidRPr="00986805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 negociação do projeto e expectativas do cliente, definição da equipe de trabalho, produção do documento de visão e execução do kickoff</w:t>
      </w:r>
    </w:p>
    <w:p w14:paraId="50A84875" w14:textId="2EC71F18" w:rsidR="00DE1F50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2800A2E7" w14:textId="1184EFB7" w:rsidR="00DE1F50" w:rsidRPr="00986805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</w:t>
      </w:r>
    </w:p>
    <w:p w14:paraId="1B2218D6" w14:textId="061F7CA0" w:rsidR="00DE1F50" w:rsidRDefault="00DE1F5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87ACAF9" w14:textId="4787D70E" w:rsidR="00DE1F50" w:rsidRPr="00986805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29C98E9F" w14:textId="669A464D" w:rsidR="00DE1F50" w:rsidRPr="00986805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lanejamento</w:t>
      </w:r>
    </w:p>
    <w:p w14:paraId="34712D46" w14:textId="0F6D461C" w:rsidR="00DE1F50" w:rsidRPr="00986805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todas as atividades para estimar e dimensionar esforço, recursos, tempo e custo considerando o escopo do projeto, requisitos funcionais e não funcionais, </w:t>
      </w:r>
      <w:r w:rsidR="00BD7C3D">
        <w:rPr>
          <w:rFonts w:ascii="Arial" w:eastAsia="Arial" w:hAnsi="Arial" w:cs="Arial"/>
          <w:i w:val="0"/>
          <w:iCs w:val="0"/>
          <w:sz w:val="20"/>
          <w:szCs w:val="20"/>
        </w:rPr>
        <w:t>estórias dos usuários, para em seguida organizar as etapas e atividades, estabelecendo indicadores de monitoramento e execução do projeto</w:t>
      </w:r>
    </w:p>
    <w:p w14:paraId="74E2A327" w14:textId="77777777" w:rsidR="00DE1F50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359A0F5F" w14:textId="534AB284" w:rsidR="00DE1F50" w:rsidRDefault="00DE1F50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, Product Owner,</w:t>
      </w:r>
      <w:r w:rsidR="00BD7C3D">
        <w:rPr>
          <w:rFonts w:ascii="Arial" w:eastAsia="Arial" w:hAnsi="Arial" w:cs="Arial"/>
          <w:i w:val="0"/>
          <w:iCs w:val="0"/>
          <w:sz w:val="20"/>
          <w:szCs w:val="20"/>
        </w:rPr>
        <w:t xml:space="preserve"> Scrum Team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73AF530F" w14:textId="28124FE0" w:rsidR="00BD7C3D" w:rsidRDefault="00BD7C3D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C1789A3" w14:textId="77777777" w:rsidR="00BD7C3D" w:rsidRPr="00986805" w:rsidRDefault="00BD7C3D" w:rsidP="00BD7C3D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6E0805D5" w14:textId="342F2415" w:rsidR="00BD7C3D" w:rsidRPr="00986805" w:rsidRDefault="00BD7C3D" w:rsidP="00BD7C3D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44D4B17E" w14:textId="2271F2A5" w:rsidR="00BD7C3D" w:rsidRPr="00986805" w:rsidRDefault="00BD7C3D" w:rsidP="00BD7C3D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stinadas à produção do software conforme o definido na fase de planejamento, envolvendo as ativdades de especificação de requisitos, arquitetura, codificação, verificação e validação.</w:t>
      </w:r>
    </w:p>
    <w:p w14:paraId="2EAA0504" w14:textId="77777777" w:rsidR="00BD7C3D" w:rsidRDefault="00BD7C3D" w:rsidP="00BD7C3D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4B8F46EA" w14:textId="77777777" w:rsidR="00BD7C3D" w:rsidRDefault="00BD7C3D" w:rsidP="00BD7C3D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Scrum Team </w:t>
      </w:r>
    </w:p>
    <w:p w14:paraId="618F0DBA" w14:textId="7DB0BA7D" w:rsidR="00BD7C3D" w:rsidRDefault="00BD7C3D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8C11185" w14:textId="77777777" w:rsidR="00D329DC" w:rsidRPr="00986805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41C9CCB2" w14:textId="50997018" w:rsidR="00D329DC" w:rsidRPr="00986805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043811AE" w14:textId="52394ACB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todas as atividades destinadas a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process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ncerramento final dos ciclos de produção consolidando todas as sprints reviews, as lições aprendidas, o documento final de aceitação do produto, a atualização dos indicadores finais do projeto e produzi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relatório de encerramento do projeto.</w:t>
      </w:r>
    </w:p>
    <w:p w14:paraId="2BB53453" w14:textId="38071EDF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61A517F6" w14:textId="77777777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Scrum Team </w:t>
      </w:r>
    </w:p>
    <w:p w14:paraId="07DBDD2F" w14:textId="77777777" w:rsidR="00D329DC" w:rsidRPr="00986805" w:rsidRDefault="00D329DC" w:rsidP="00DE1F50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0FCB70F" w14:textId="77777777" w:rsidR="00DE1F50" w:rsidRPr="00986805" w:rsidRDefault="00DE1F5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FC0D3DC" w14:textId="77777777" w:rsidR="00D329DC" w:rsidRDefault="00D329DC">
      <w:pPr>
        <w:rPr>
          <w:rFonts w:ascii="Arial" w:eastAsia="Arial" w:hAnsi="Arial" w:cs="Arial"/>
          <w:b/>
          <w:color w:val="000000"/>
          <w:u w:color="000000"/>
          <w:lang w:val="pt-PT" w:eastAsia="pt-BR"/>
        </w:rPr>
      </w:pPr>
      <w:r>
        <w:rPr>
          <w:rFonts w:ascii="Arial" w:eastAsia="Arial" w:hAnsi="Arial" w:cs="Arial"/>
          <w:b/>
          <w:i/>
          <w:iCs/>
        </w:rPr>
        <w:br w:type="page"/>
      </w:r>
    </w:p>
    <w:p w14:paraId="371F980A" w14:textId="763BD0A9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lastRenderedPageBreak/>
        <w:t>Iniciação</w:t>
      </w:r>
    </w:p>
    <w:p w14:paraId="0C0EDF78" w14:textId="5A6FC93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15BE4C2" w14:textId="41539F5D" w:rsidR="00D329DC" w:rsidRPr="00986805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7D63D059" w14:textId="79B36932" w:rsidR="00D329DC" w:rsidRPr="00986805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Negociar Projetos</w:t>
      </w:r>
    </w:p>
    <w:p w14:paraId="793CD96B" w14:textId="6C122D92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106B38AC" w14:textId="6D3505EC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Documento de RFP </w:t>
      </w:r>
    </w:p>
    <w:p w14:paraId="69616B18" w14:textId="67AF6FF0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2E6DDE13" w14:textId="77777777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47ED50A6" w14:textId="0C2CBCE5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/ Cliente</w:t>
      </w:r>
    </w:p>
    <w:p w14:paraId="0D884F6E" w14:textId="77777777" w:rsidR="00D329DC" w:rsidRDefault="00D329D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6256DB2" w14:textId="77777777" w:rsidR="00D329DC" w:rsidRPr="00986805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54EE2353" w14:textId="57BDD705" w:rsidR="00D329DC" w:rsidRPr="00986805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5910B2">
        <w:rPr>
          <w:rFonts w:ascii="Arial" w:eastAsia="Arial" w:hAnsi="Arial" w:cs="Arial"/>
          <w:i w:val="0"/>
          <w:iCs w:val="0"/>
          <w:sz w:val="20"/>
          <w:szCs w:val="20"/>
        </w:rPr>
        <w:t>Alinhamento de expectativas</w:t>
      </w:r>
    </w:p>
    <w:p w14:paraId="4ECE02F0" w14:textId="77777777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50539E95" w14:textId="450FFA4D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="00E775CA"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 w:rsidR="00BE3065">
        <w:rPr>
          <w:rFonts w:ascii="Arial" w:eastAsia="Arial" w:hAnsi="Arial" w:cs="Arial"/>
          <w:sz w:val="20"/>
          <w:szCs w:val="20"/>
        </w:rPr>
        <w:t>entrada</w:t>
      </w:r>
    </w:p>
    <w:p w14:paraId="32F79B76" w14:textId="07D1EB93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="00E775CA"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Documento de </w:t>
      </w:r>
      <w:r w:rsidR="00E775CA">
        <w:rPr>
          <w:rFonts w:ascii="Arial" w:eastAsia="Arial" w:hAnsi="Arial" w:cs="Arial"/>
          <w:i w:val="0"/>
          <w:iCs w:val="0"/>
          <w:sz w:val="20"/>
          <w:szCs w:val="20"/>
        </w:rPr>
        <w:t>Visão</w:t>
      </w:r>
    </w:p>
    <w:p w14:paraId="6013D5D5" w14:textId="5EE8045A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 w:rsid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/ PO / Scrum Master</w:t>
      </w:r>
    </w:p>
    <w:p w14:paraId="58F27D29" w14:textId="3DDE2AA5" w:rsidR="00E775CA" w:rsidRDefault="00D329DC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Gerente de Projeto 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/ </w:t>
      </w:r>
      <w:r w:rsidR="00E775CA">
        <w:rPr>
          <w:rFonts w:ascii="Arial" w:eastAsia="Arial" w:hAnsi="Arial" w:cs="Arial"/>
          <w:i w:val="0"/>
          <w:iCs w:val="0"/>
          <w:sz w:val="20"/>
          <w:szCs w:val="20"/>
        </w:rPr>
        <w:t>PO / Scrum Master</w:t>
      </w:r>
      <w:r w:rsid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/ Cliente</w:t>
      </w:r>
    </w:p>
    <w:p w14:paraId="73FF2FA8" w14:textId="00A54592" w:rsidR="00D329DC" w:rsidRDefault="00D329DC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631EF19" w14:textId="77777777" w:rsidR="00E775CA" w:rsidRPr="00986805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14AE5BD0" w14:textId="3ADF456D" w:rsidR="00E775CA" w:rsidRPr="00986805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efinição da equipe</w:t>
      </w:r>
    </w:p>
    <w:p w14:paraId="00050A37" w14:textId="2A82EC67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 definição do membros da equipe e dos seus respectivos papéi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5C6596AD" w14:textId="1F26FFBC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 w:rsidR="00BE3065">
        <w:rPr>
          <w:rFonts w:ascii="Arial" w:eastAsia="Arial" w:hAnsi="Arial" w:cs="Arial"/>
          <w:sz w:val="20"/>
          <w:szCs w:val="20"/>
        </w:rPr>
        <w:t>entrada</w:t>
      </w:r>
    </w:p>
    <w:p w14:paraId="40525B9E" w14:textId="0B082D98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32918BE6" w14:textId="7E76A180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14B0C5AF" w14:textId="0F8A8B72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="00BE3065"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BE3065"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BE3065"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BE3065"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</w:p>
    <w:p w14:paraId="5F6A9062" w14:textId="6D7EE5D0" w:rsidR="00E775CA" w:rsidRDefault="00E775CA" w:rsidP="00D329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8A15BAE" w14:textId="77777777" w:rsidR="00E775CA" w:rsidRPr="00986805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3146CE6B" w14:textId="3F178619" w:rsidR="00E775CA" w:rsidRPr="00986805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Kickoff</w:t>
      </w:r>
    </w:p>
    <w:p w14:paraId="0469BF28" w14:textId="6CFFFDDE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 da etapa de iniciaçã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 portanto finalizar as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definições preliminares do projeto já devidamente negociadas entre o cliente e a gerência do proje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7D724AA" w14:textId="40B6BD8D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 w:rsidR="00BE3065">
        <w:rPr>
          <w:rFonts w:ascii="Arial" w:eastAsia="Arial" w:hAnsi="Arial" w:cs="Arial"/>
          <w:sz w:val="20"/>
          <w:szCs w:val="20"/>
        </w:rPr>
        <w:t>entrada</w:t>
      </w:r>
    </w:p>
    <w:p w14:paraId="43A6845F" w14:textId="31862554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Saídas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Termo de Abertura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6630F897" w14:textId="22C8B5BE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2AD10511" w14:textId="388F240A" w:rsidR="00D329DC" w:rsidRDefault="00E775CA" w:rsidP="00E775CA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BE3065"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</w:p>
    <w:p w14:paraId="2F9479E0" w14:textId="77777777" w:rsidR="00DE1F50" w:rsidRPr="00986805" w:rsidRDefault="00DE1F5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0641BF9" w14:textId="6B981AB4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Planejamento</w:t>
      </w:r>
    </w:p>
    <w:p w14:paraId="45456586" w14:textId="4F09B26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06E8EFC" w14:textId="77777777" w:rsidR="00E775CA" w:rsidRPr="00986805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3C703BEE" w14:textId="3EBB6F15" w:rsidR="00E775CA" w:rsidRPr="00986805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screver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38B7DFE5" w14:textId="77838FAC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Realizar sessões de levantamento das narrativas dos requisitos funcionais do produto conforme a visão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5E352CA6" w14:textId="5F0343E5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Entradas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FP e Documento de Vis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38FED5D7" w14:textId="2BDD5C0F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Backlog de Produ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235E6469" w14:textId="59D654D6" w:rsidR="00E775CA" w:rsidRDefault="00E775CA" w:rsidP="00E775C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773ED8AC" w14:textId="44709F50" w:rsidR="00E775CA" w:rsidRDefault="00E775CA" w:rsidP="00E775CA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="00BE3065"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 w:rsidR="00BE3065">
        <w:rPr>
          <w:rFonts w:ascii="Arial" w:hAnsi="Arial" w:cs="Arial"/>
        </w:rPr>
        <w:t xml:space="preserve"> </w:t>
      </w:r>
      <w:r w:rsidR="00BE3065">
        <w:rPr>
          <w:rFonts w:ascii="Arial" w:hAnsi="Arial" w:cs="Arial"/>
        </w:rPr>
        <w:t xml:space="preserve">/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liente</w:t>
      </w:r>
    </w:p>
    <w:p w14:paraId="66C35276" w14:textId="143123A5" w:rsidR="00DE1F50" w:rsidRDefault="00DE1F50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2ED5E73" w14:textId="77777777" w:rsidR="00BE3065" w:rsidRPr="00986805" w:rsidRDefault="00BE3065" w:rsidP="00BE306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Planejamento</w:t>
      </w:r>
    </w:p>
    <w:p w14:paraId="274D4356" w14:textId="7D0079F5" w:rsidR="00BE3065" w:rsidRPr="00986805" w:rsidRDefault="00BE3065" w:rsidP="00BE306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iorizar a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5A1D00C0" w14:textId="675D1E69" w:rsidR="00BE3065" w:rsidRDefault="00BE3065" w:rsidP="00BE306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>o escalon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mento de prioridade das estórias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conform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s critérios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5B29CAB" w14:textId="2B4655B3" w:rsidR="00BE3065" w:rsidRDefault="00BE3065" w:rsidP="00BE306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Entradas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Backlog do Produ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0311A92" w14:textId="3B5979ED" w:rsidR="00BE3065" w:rsidRDefault="00BE3065" w:rsidP="00BE306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6D533B3" w14:textId="77777777" w:rsidR="00BE3065" w:rsidRDefault="00BE3065" w:rsidP="00BE306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3C2D19A4" w14:textId="52FEFF10" w:rsidR="00BE3065" w:rsidRDefault="00BE3065" w:rsidP="00BE3065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 / Cliente</w:t>
      </w:r>
    </w:p>
    <w:p w14:paraId="3C311B34" w14:textId="77777777" w:rsidR="00BE3065" w:rsidRDefault="00BE306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5C1D25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7AF10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stimar Esforço para Estórias de Usuário</w:t>
      </w:r>
    </w:p>
    <w:p w14:paraId="321F71C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14:paraId="7B5B8F5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0297E0F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79E391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2C0063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Dividir as Estórias dos Usuários em Sprints.</w:t>
      </w:r>
    </w:p>
    <w:p w14:paraId="25F4F41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14:paraId="41442B95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Kanban e Documento de Sprint Planning</w:t>
      </w:r>
    </w:p>
    <w:p w14:paraId="5FE2CDC4" w14:textId="6F48D32F" w:rsidR="00986805" w:rsidRPr="00986805" w:rsidRDefault="00986805" w:rsidP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21A8D894" w14:textId="742938C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7535B0" w14:textId="2A3A319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xecução</w:t>
      </w:r>
    </w:p>
    <w:p w14:paraId="158C3CE1" w14:textId="1CABCA6C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4583F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Execução</w:t>
      </w:r>
    </w:p>
    <w:p w14:paraId="5307C2F7" w14:textId="1FF25F31" w:rsidR="00986805" w:rsidRPr="00986805" w:rsidRDefault="00053D2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986805" w:rsidRPr="00986805">
        <w:rPr>
          <w:rFonts w:ascii="Arial" w:eastAsia="Arial" w:hAnsi="Arial" w:cs="Arial"/>
          <w:i w:val="0"/>
          <w:iCs w:val="0"/>
          <w:sz w:val="20"/>
          <w:szCs w:val="20"/>
        </w:rPr>
        <w:t>Criar Wireframe</w:t>
      </w:r>
    </w:p>
    <w:p w14:paraId="6BCF6CB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</w:t>
      </w:r>
    </w:p>
    <w:p w14:paraId="0F89E93F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14:paraId="38C5BD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Documento de Wireframe</w:t>
      </w:r>
    </w:p>
    <w:p w14:paraId="4943C8F3" w14:textId="2AA8759B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4880F2C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5EEE11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83CE6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xecutar Iteração da Sprint</w:t>
      </w:r>
    </w:p>
    <w:p w14:paraId="236B2A3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14:paraId="6140050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Documento de Sprint Planning e Kanban</w:t>
      </w:r>
    </w:p>
    <w:p w14:paraId="700DD773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Sprint Backlog</w:t>
      </w:r>
    </w:p>
    <w:p w14:paraId="5E0F44E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0AD3EC2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F18370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DC59E7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2EE5571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8874BF3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2614394" w14:textId="713512B9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C1C4895" w14:textId="77777777" w:rsidR="003203B2" w:rsidRDefault="003203B2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F04596A" w14:textId="0D4104C9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44E72F2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Selecionar Estória de Usuário</w:t>
      </w:r>
    </w:p>
    <w:p w14:paraId="7409618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14:paraId="26EF813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Sprint Backlog</w:t>
      </w:r>
    </w:p>
    <w:p w14:paraId="4D3DCB1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Reponsáveis: Scrum Team e Scrum Master</w:t>
      </w:r>
    </w:p>
    <w:p w14:paraId="56A5FC1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8C4CF0E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148179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mplementar</w:t>
      </w:r>
    </w:p>
    <w:p w14:paraId="75BEBF7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14:paraId="31C44BEA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Wireframe</w:t>
      </w:r>
    </w:p>
    <w:p w14:paraId="52A12A7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Code Review e Unit Test</w:t>
      </w:r>
    </w:p>
    <w:p w14:paraId="0BE63A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1A5DEC61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042167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6482D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4FB262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ncrementar Produto</w:t>
      </w:r>
    </w:p>
    <w:p w14:paraId="31F36FA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 w14:paraId="630FFA9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36C7330" w14:textId="7EE5B105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A0F76D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E4F8AE5" w14:textId="7D75C5EF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Alterar o Documento de Arquitetura</w:t>
      </w:r>
    </w:p>
    <w:p w14:paraId="4C905D24" w14:textId="6EEA201D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14:paraId="595201EC" w14:textId="720D1326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AA48CA4" w14:textId="710AE8BA" w:rsidR="00067E9B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ADD61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32FACCAE" w14:textId="1393073D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Realizar Deploy</w:t>
      </w:r>
    </w:p>
    <w:p w14:paraId="5A8AFC03" w14:textId="32CC83C5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 w14:paraId="20F2DFE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4A8F1364" w14:textId="77777777" w:rsidR="00067E9B" w:rsidRPr="00D85ABF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C9956ED" w14:textId="254418B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1E18D343" w14:textId="77777777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dos testes </w:t>
      </w:r>
    </w:p>
    <w:p w14:paraId="01A89CD7" w14:textId="3C10932D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14:paraId="3C95964F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de testes;</w:t>
      </w:r>
    </w:p>
    <w:p w14:paraId="51B42300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Casos de teste e Relatórios de teste</w:t>
      </w:r>
    </w:p>
    <w:p w14:paraId="06AF9530" w14:textId="0E3DA4EC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18FB1247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EAE4FAA" w14:textId="5239D322" w:rsidR="00DA165B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17F3E161" w14:textId="5C81A561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542338F" w14:textId="402981F3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14:paraId="67C0DAC6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Estórias de Usuário;</w:t>
      </w:r>
    </w:p>
    <w:p w14:paraId="6C95D85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Plano de teste</w:t>
      </w:r>
    </w:p>
    <w:p w14:paraId="4B9A39FB" w14:textId="64FEF08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76AF360F" w14:textId="4EA1BB47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D9A794C" w14:textId="77777777" w:rsidR="009D49CF" w:rsidRPr="00D85ABF" w:rsidRDefault="009D49C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AB9E286" w14:textId="5A893428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75704A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</w:t>
      </w:r>
    </w:p>
    <w:p w14:paraId="5CA2BD6B" w14:textId="431B93B3" w:rsidR="00A12551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xecutar testes de aceitação</w:t>
      </w:r>
    </w:p>
    <w:p w14:paraId="0833F8F0" w14:textId="0E972E62" w:rsidR="00D85ABF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14:paraId="4CE1C2E3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Entrada: Plano UAT (User Acceptance Test)</w:t>
      </w:r>
    </w:p>
    <w:p w14:paraId="0BFE650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Relatório de usabilidade;</w:t>
      </w:r>
    </w:p>
    <w:p w14:paraId="6A82EEFF" w14:textId="39772406" w:rsidR="00986805" w:rsidRPr="00D85ABF" w:rsidRDefault="00D85ABF" w:rsidP="00D85ABF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Responsáveis: Cliente</w:t>
      </w:r>
    </w:p>
    <w:p w14:paraId="3259A68B" w14:textId="1D0C8DDC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AAFD0E" w14:textId="77777777" w:rsidR="00D85ABF" w:rsidRPr="00986805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4AEBD3C" w14:textId="734D7A91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E63F44C" w14:textId="261E06B7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onitoramento e Controle</w:t>
      </w:r>
    </w:p>
    <w:p w14:paraId="68F45599" w14:textId="2625381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9C59088" w14:textId="6DE95F2D" w:rsidR="00AC46AA" w:rsidRPr="00986805" w:rsidRDefault="00AC46AA" w:rsidP="00AC46A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2B4697D6" w14:textId="05D079B8" w:rsidR="00AC46AA" w:rsidRPr="00986805" w:rsidRDefault="00AC46AA" w:rsidP="00AC46A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é a última sprint</w:t>
      </w:r>
    </w:p>
    <w:p w14:paraId="4E3BABE8" w14:textId="6D6AEFA6" w:rsidR="00AC46AA" w:rsidRDefault="00AC46AA" w:rsidP="00AC46A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 recorrente da pilha de sprint para identificar quando encerra a pilh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, ou seja, se é a última sprint.</w:t>
      </w:r>
    </w:p>
    <w:p w14:paraId="623EC1D7" w14:textId="4DB04CF9" w:rsidR="00AC46AA" w:rsidRDefault="00AC46AA" w:rsidP="00AC46A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C9F37CA" w14:textId="77777777" w:rsidR="00AC46AA" w:rsidRDefault="00AC46AA" w:rsidP="00AC46A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232BFC54" w14:textId="16F59EE9" w:rsidR="00AC46AA" w:rsidRDefault="00AC46AA" w:rsidP="00AC46AA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="000B54DC"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7CE6C185" w14:textId="6AA7EB1E" w:rsidR="00AC46AA" w:rsidRDefault="00AC46AA" w:rsidP="000B54D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="000B54DC"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</w:p>
    <w:p w14:paraId="431081ED" w14:textId="0331FB1D" w:rsidR="00AC46AA" w:rsidRDefault="00AC46AA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6208D6E" w14:textId="77777777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9DE74E0" w14:textId="674D190B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Verificar s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há algum impedimento</w:t>
      </w:r>
    </w:p>
    <w:p w14:paraId="76368CE3" w14:textId="381C408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quanto à existência d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impedimento.</w:t>
      </w:r>
    </w:p>
    <w:p w14:paraId="25C7E6AA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00E8C787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7D3B2942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61AAB10D" w14:textId="77777777" w:rsidR="000B54DC" w:rsidRDefault="000B54DC" w:rsidP="000B54D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2F7B3EAF" w14:textId="4D332B82" w:rsidR="000B54DC" w:rsidRDefault="000B54D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DEA443C" w14:textId="77777777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5F48742F" w14:textId="316A29C8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mov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mpedimento</w:t>
      </w:r>
    </w:p>
    <w:p w14:paraId="799E065D" w14:textId="5BAEE214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olucionar os impedimentos encontradas ao longo das iterações do clico das sprint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3E670F14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2BA3E52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DF59148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20D32131" w14:textId="77777777" w:rsidR="000B54DC" w:rsidRDefault="000B54DC" w:rsidP="000B54D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3F190539" w14:textId="5F23F4D4" w:rsidR="000B54DC" w:rsidRDefault="000B54D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89AC71A" w14:textId="77777777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14D51AB2" w14:textId="68178F42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a sprint backlog</w:t>
      </w:r>
    </w:p>
    <w:p w14:paraId="4E6DE7DE" w14:textId="35B318A0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 sprint backlog em caso de mudança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9651B3E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6D3136E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A9D511B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103D531A" w14:textId="77777777" w:rsidR="000B54DC" w:rsidRDefault="000B54DC" w:rsidP="000B54D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01744183" w14:textId="70AB4024" w:rsidR="000B54DC" w:rsidRDefault="000B54D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B664267" w14:textId="77777777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1D0E6E91" w14:textId="58ADC283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4DB481F9" w14:textId="53BB461D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aminhar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início da execução das sprint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0EB0A5F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73F99AFA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9BB5910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3354988D" w14:textId="743A501A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7C1FF019" w14:textId="704AFC9E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CA3E40" w14:textId="74C2D2AC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6D08211" w14:textId="77777777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681AC494" w14:textId="666CD3D3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indicadores</w:t>
      </w:r>
    </w:p>
    <w:p w14:paraId="65F44C03" w14:textId="2267C828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s indicadores conforme o levantamento realizad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814FEA8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087A5EA2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598D1A08" w14:textId="2A324C34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152C930E" w14:textId="4889286A" w:rsidR="000B54DC" w:rsidRDefault="000B54DC" w:rsidP="000B54D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7118FDE1" w14:textId="3A7CB2E0" w:rsidR="000B54DC" w:rsidRDefault="000B54DC" w:rsidP="000B54D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7C6D4EC" w14:textId="77777777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11E329AB" w14:textId="403F8320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justa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dicadores</w:t>
      </w:r>
    </w:p>
    <w:p w14:paraId="52C246FB" w14:textId="11FB5372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Procede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ajuste final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dos indicadores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onsiderando o encerramento de todas as sprint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0229FE6D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20125D03" w14:textId="4ABD395A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Saídas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Documento de Indicadore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7B870585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05EBB076" w14:textId="77777777" w:rsidR="000B54DC" w:rsidRDefault="000B54DC" w:rsidP="000B54D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5CE712BD" w14:textId="2766342F" w:rsidR="000B54DC" w:rsidRDefault="000B54DC" w:rsidP="000B54D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F9207FC" w14:textId="77777777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7048FE6C" w14:textId="37875DC7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3B55780F" w14:textId="64BCBE43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r o ciclo de monitoramento do projeto considerando a finalização do produ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58EBB6FB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5D7ABB9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1DE3D1AB" w14:textId="1D4D1E96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47EF5175" w14:textId="020F2622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74C89372" w14:textId="77777777" w:rsidR="000B54DC" w:rsidRDefault="000B54D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12FEA6F" w14:textId="77777777" w:rsidR="00AC46AA" w:rsidRPr="00986805" w:rsidRDefault="00AC46AA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C1D1EA" w14:textId="28F6795D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ncerramento</w:t>
      </w:r>
    </w:p>
    <w:p w14:paraId="2CDA1A54" w14:textId="141E48D1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8DC3B56" w14:textId="63DD4209" w:rsidR="000B54DC" w:rsidRDefault="000B54D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0B49DC54" w14:textId="1ACD4A9A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2B964B6C" w14:textId="4A59C43A" w:rsidR="000B54DC" w:rsidRPr="00986805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7C15E1">
        <w:rPr>
          <w:rFonts w:ascii="Arial" w:eastAsia="Arial" w:hAnsi="Arial" w:cs="Arial"/>
          <w:i w:val="0"/>
          <w:iCs w:val="0"/>
          <w:sz w:val="20"/>
          <w:szCs w:val="20"/>
        </w:rPr>
        <w:t>Sprint Review</w:t>
      </w:r>
    </w:p>
    <w:p w14:paraId="3FD83DF5" w14:textId="724D5C1A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7C15E1">
        <w:rPr>
          <w:rFonts w:ascii="Arial" w:eastAsia="Arial" w:hAnsi="Arial" w:cs="Arial"/>
          <w:i w:val="0"/>
          <w:iCs w:val="0"/>
          <w:sz w:val="20"/>
          <w:szCs w:val="20"/>
        </w:rPr>
        <w:t>Realizar a reunião de revisão da sprint para analisar os resultados da sprint em relação aos objetivos da sprint do ponto de vista do produto</w:t>
      </w:r>
      <w:r w:rsidR="00C94128">
        <w:rPr>
          <w:rFonts w:ascii="Arial" w:eastAsia="Arial" w:hAnsi="Arial" w:cs="Arial"/>
          <w:i w:val="0"/>
          <w:iCs w:val="0"/>
          <w:sz w:val="20"/>
          <w:szCs w:val="20"/>
        </w:rPr>
        <w:t xml:space="preserve"> e sua release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5CDC408" w14:textId="2EA75120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="007C15E1">
        <w:rPr>
          <w:rFonts w:ascii="Arial" w:eastAsia="Arial" w:hAnsi="Arial" w:cs="Arial"/>
          <w:sz w:val="20"/>
          <w:szCs w:val="20"/>
        </w:rPr>
        <w:t>Sprint Backlog</w:t>
      </w:r>
    </w:p>
    <w:p w14:paraId="21E6538E" w14:textId="77777777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1C20309A" w14:textId="2B4F83D1" w:rsidR="000B54DC" w:rsidRDefault="000B54DC" w:rsidP="000B54D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="007C15E1"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</w:t>
      </w:r>
      <w:r w:rsidR="007C15E1">
        <w:rPr>
          <w:rFonts w:ascii="Arial" w:eastAsia="Arial" w:hAnsi="Arial" w:cs="Arial"/>
          <w:i w:val="0"/>
          <w:iCs w:val="0"/>
          <w:sz w:val="20"/>
          <w:szCs w:val="20"/>
        </w:rPr>
        <w:t xml:space="preserve">Team Scrum </w:t>
      </w:r>
    </w:p>
    <w:p w14:paraId="3A3B2D69" w14:textId="77DD954F" w:rsidR="000B54DC" w:rsidRDefault="000B54DC" w:rsidP="000B54D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="007C15E1"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 w:rsidR="007C15E1">
        <w:rPr>
          <w:rFonts w:ascii="Arial" w:eastAsia="Arial" w:hAnsi="Arial" w:cs="Arial"/>
          <w:i w:val="0"/>
          <w:iCs w:val="0"/>
          <w:sz w:val="20"/>
          <w:szCs w:val="20"/>
        </w:rPr>
        <w:t xml:space="preserve"> / Team Scrum / Product Owner / Gerente do Projeto / Cliente</w:t>
      </w:r>
    </w:p>
    <w:p w14:paraId="7B9CDC1E" w14:textId="4863AFD9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7889416" w14:textId="77777777" w:rsidR="007C15E1" w:rsidRPr="00986805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0DA5E27E" w14:textId="00A1AFC8" w:rsidR="007C15E1" w:rsidRPr="00986805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print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emo</w:t>
      </w:r>
    </w:p>
    <w:p w14:paraId="2FEEAEBA" w14:textId="657C241F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a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emonstração do release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da sprint.</w:t>
      </w:r>
    </w:p>
    <w:p w14:paraId="72B1DCD3" w14:textId="589D0F3E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2C7180E4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196A7695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335DFB90" w14:textId="33FFEE7C" w:rsidR="007C15E1" w:rsidRDefault="007C15E1" w:rsidP="007C15E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="00C94128">
        <w:rPr>
          <w:rFonts w:ascii="Arial" w:eastAsia="Arial" w:hAnsi="Arial" w:cs="Arial"/>
          <w:i w:val="0"/>
          <w:iCs w:val="0"/>
          <w:sz w:val="20"/>
          <w:szCs w:val="20"/>
        </w:rPr>
        <w:t>Scrum Master / Team Scrum / Product Owner / Gerente do Projeto / Cliente</w:t>
      </w:r>
    </w:p>
    <w:p w14:paraId="7606BC87" w14:textId="2AC84991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274AB8B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150B6D9" w14:textId="5CB5B885" w:rsidR="007C15E1" w:rsidRPr="00986805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10836585" w14:textId="2FFBDE88" w:rsidR="007C15E1" w:rsidRPr="00986805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print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trospective</w:t>
      </w:r>
    </w:p>
    <w:p w14:paraId="1BDA6C1F" w14:textId="5EF0C3BE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 avaliação do desempenho da equipe </w:t>
      </w:r>
      <w:r w:rsidR="00C94128">
        <w:rPr>
          <w:rFonts w:ascii="Arial" w:eastAsia="Arial" w:hAnsi="Arial" w:cs="Arial"/>
          <w:i w:val="0"/>
          <w:iCs w:val="0"/>
          <w:sz w:val="20"/>
          <w:szCs w:val="20"/>
        </w:rPr>
        <w:t>na perspectiva d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 </w:t>
      </w:r>
      <w:r w:rsidR="00C94128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 da sprint, 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que foi bem e o que pode ser melhorado </w:t>
      </w:r>
      <w:r w:rsidR="00C94128">
        <w:rPr>
          <w:rFonts w:ascii="Arial" w:eastAsia="Arial" w:hAnsi="Arial" w:cs="Arial"/>
          <w:i w:val="0"/>
          <w:iCs w:val="0"/>
          <w:sz w:val="20"/>
          <w:szCs w:val="20"/>
        </w:rPr>
        <w:t>para a próxima sprint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572A736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3A857874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2D6AD451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60BB0236" w14:textId="4538AD28" w:rsidR="007C15E1" w:rsidRDefault="007C15E1" w:rsidP="007C15E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</w:t>
      </w:r>
      <w:r w:rsidR="00C94128">
        <w:rPr>
          <w:rFonts w:ascii="Arial" w:eastAsia="Arial" w:hAnsi="Arial" w:cs="Arial"/>
          <w:i w:val="0"/>
          <w:iCs w:val="0"/>
          <w:sz w:val="20"/>
          <w:szCs w:val="20"/>
        </w:rPr>
        <w:t xml:space="preserve"> / Product Owner (opcional)</w:t>
      </w:r>
    </w:p>
    <w:p w14:paraId="21A210EE" w14:textId="77777777" w:rsidR="00C94128" w:rsidRDefault="00C94128">
      <w:pPr>
        <w:rPr>
          <w:rFonts w:ascii="Arial" w:eastAsia="Arial" w:hAnsi="Arial" w:cs="Arial"/>
          <w:i/>
          <w:iCs/>
          <w:sz w:val="20"/>
          <w:szCs w:val="20"/>
        </w:rPr>
      </w:pPr>
    </w:p>
    <w:p w14:paraId="617038F3" w14:textId="77777777" w:rsidR="00C94128" w:rsidRPr="00986805" w:rsidRDefault="00C94128" w:rsidP="00C94128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2945AEDA" w14:textId="39DA7453" w:rsidR="00C94128" w:rsidRPr="00986805" w:rsidRDefault="00C94128" w:rsidP="00C94128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ceitação da entrega</w:t>
      </w:r>
    </w:p>
    <w:p w14:paraId="71519C3C" w14:textId="357A9E5E" w:rsidR="00C94128" w:rsidRDefault="00C94128" w:rsidP="00C94128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processo formal da entrega e o respectivo aceite conforme os critérios prévios de aceit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2E3AF18" w14:textId="77777777" w:rsidR="00C94128" w:rsidRDefault="00C94128" w:rsidP="00C94128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53C10AF4" w14:textId="7B83E196" w:rsidR="00C94128" w:rsidRDefault="00C94128" w:rsidP="00C94128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eastAsia="Arial" w:hAnsi="Arial" w:cs="Arial"/>
          <w:sz w:val="20"/>
          <w:szCs w:val="20"/>
        </w:rPr>
        <w:t>Documento de aceit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2FCE0750" w14:textId="77777777" w:rsidR="00C94128" w:rsidRDefault="00C94128" w:rsidP="00C94128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 / Tea</w:t>
      </w:r>
      <w:bookmarkStart w:id="12" w:name="_GoBack"/>
      <w:bookmarkEnd w:id="12"/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m Scrum </w:t>
      </w:r>
    </w:p>
    <w:p w14:paraId="0DFB4548" w14:textId="40EDF3D8" w:rsidR="00C94128" w:rsidRDefault="00C94128" w:rsidP="00C94128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 / Team Scrum / Product Owne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/ Cliente / Gerente de Projeto</w:t>
      </w:r>
    </w:p>
    <w:p w14:paraId="1858A915" w14:textId="53A2A508" w:rsidR="007C15E1" w:rsidRDefault="007C15E1">
      <w:pPr>
        <w:rPr>
          <w:rFonts w:ascii="Arial" w:eastAsia="Arial" w:hAnsi="Arial" w:cs="Arial"/>
          <w:color w:val="000000"/>
          <w:sz w:val="20"/>
          <w:szCs w:val="20"/>
          <w:u w:color="000000"/>
          <w:lang w:val="pt-PT" w:eastAsia="pt-BR"/>
        </w:rPr>
      </w:pPr>
      <w:r>
        <w:rPr>
          <w:rFonts w:ascii="Arial" w:eastAsia="Arial" w:hAnsi="Arial" w:cs="Arial"/>
          <w:i/>
          <w:iCs/>
          <w:sz w:val="20"/>
          <w:szCs w:val="20"/>
        </w:rPr>
        <w:br w:type="page"/>
      </w:r>
    </w:p>
    <w:p w14:paraId="617FE7B4" w14:textId="00A6C177" w:rsidR="007C15E1" w:rsidRPr="00986805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02E8E0C7" w14:textId="5E124C10" w:rsidR="007C15E1" w:rsidRPr="00986805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print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trospective </w:t>
      </w:r>
    </w:p>
    <w:p w14:paraId="3B03D37D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monstração do release da sprint.</w:t>
      </w:r>
    </w:p>
    <w:p w14:paraId="1CD527CC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38648F3B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4D7A746" w14:textId="77777777" w:rsidR="007C15E1" w:rsidRDefault="007C15E1" w:rsidP="007C15E1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6038DDED" w14:textId="77777777" w:rsidR="007C15E1" w:rsidRDefault="007C15E1" w:rsidP="007C15E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</w:t>
      </w:r>
    </w:p>
    <w:p w14:paraId="651E8A26" w14:textId="77777777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972267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3" w:name="_Toc10"/>
      <w:r>
        <w:rPr>
          <w:rStyle w:val="Nmerodepgina"/>
          <w:rFonts w:ascii="Arial" w:hAnsi="Arial"/>
        </w:rPr>
        <w:t>Gerente de Projetos / Scrum Master</w:t>
      </w:r>
      <w:bookmarkEnd w:id="13"/>
    </w:p>
    <w:p w14:paraId="5B3BC52E" w14:textId="77777777" w:rsidR="002C1FE4" w:rsidRDefault="002C1FE4">
      <w:pPr>
        <w:pStyle w:val="Body"/>
      </w:pPr>
    </w:p>
    <w:p w14:paraId="1F0856E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1DFA59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283DA4D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5FEAA5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47D16DF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874C35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4277EC27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0DAB6971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03F8BC4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785C2B1C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02EED54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1F789AE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70DB336F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24511DEA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56F565C2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1F4DB5D2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0344F3D0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074A20B9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41D6087D" w14:textId="77777777" w:rsidR="002C1FE4" w:rsidRDefault="00941501">
      <w:pPr>
        <w:pStyle w:val="Ttulo2"/>
        <w:numPr>
          <w:ilvl w:val="1"/>
          <w:numId w:val="21"/>
        </w:numPr>
        <w:rPr>
          <w:rFonts w:ascii="Arial" w:eastAsia="Arial" w:hAnsi="Arial" w:cs="Arial"/>
        </w:rPr>
      </w:pPr>
      <w:bookmarkStart w:id="14" w:name="_Toc11"/>
      <w:r>
        <w:rPr>
          <w:rStyle w:val="Nmerodepgina"/>
          <w:rFonts w:ascii="Arial" w:hAnsi="Arial"/>
        </w:rPr>
        <w:t>Arquiteto de Software</w:t>
      </w:r>
      <w:bookmarkEnd w:id="14"/>
    </w:p>
    <w:p w14:paraId="4B10857B" w14:textId="77777777" w:rsidR="002C1FE4" w:rsidRDefault="002C1FE4">
      <w:pPr>
        <w:pStyle w:val="Body"/>
      </w:pPr>
    </w:p>
    <w:p w14:paraId="53DDA7A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7976C2E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5C20326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5A3B21B0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29884F9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6D61B72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58BC63E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4E52789A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4CE98F4D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372B514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13D984CF" w14:textId="77777777" w:rsidR="002C1FE4" w:rsidRDefault="00941501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lastRenderedPageBreak/>
        <w:t>Garantir que o desenvolvimento esteja alinhado com o escopo, contexto e restrições do projeto.</w:t>
      </w:r>
    </w:p>
    <w:p w14:paraId="1AC8AA48" w14:textId="77777777" w:rsidR="002C1FE4" w:rsidRDefault="002C1FE4">
      <w:pPr>
        <w:pStyle w:val="Body"/>
      </w:pPr>
    </w:p>
    <w:p w14:paraId="1F393EA9" w14:textId="77777777" w:rsidR="002C1FE4" w:rsidRDefault="00941501">
      <w:pPr>
        <w:pStyle w:val="Ttulo2"/>
        <w:numPr>
          <w:ilvl w:val="1"/>
          <w:numId w:val="24"/>
        </w:numPr>
        <w:rPr>
          <w:rFonts w:ascii="Arial" w:eastAsia="Arial" w:hAnsi="Arial" w:cs="Arial"/>
        </w:rPr>
      </w:pPr>
      <w:bookmarkStart w:id="15" w:name="_Toc12"/>
      <w:r>
        <w:rPr>
          <w:rStyle w:val="Nmerodepgina"/>
          <w:rFonts w:ascii="Arial" w:hAnsi="Arial"/>
        </w:rPr>
        <w:t>Gerente de Configuração</w:t>
      </w:r>
      <w:bookmarkEnd w:id="15"/>
    </w:p>
    <w:p w14:paraId="72259D34" w14:textId="77777777" w:rsidR="002C1FE4" w:rsidRDefault="002C1FE4">
      <w:pPr>
        <w:pStyle w:val="Body"/>
      </w:pPr>
    </w:p>
    <w:p w14:paraId="280CBC7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BA7F722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Elaborar documentação;</w:t>
      </w:r>
    </w:p>
    <w:p w14:paraId="45C0802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relatórios de qualidade;</w:t>
      </w:r>
    </w:p>
    <w:p w14:paraId="050170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articipar em todo o processo de desenvolvimento de software;</w:t>
      </w:r>
    </w:p>
    <w:p w14:paraId="233A1D0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 Infraestrutura.</w:t>
      </w:r>
    </w:p>
    <w:p w14:paraId="07799BB3" w14:textId="77777777" w:rsidR="002C1FE4" w:rsidRDefault="002C1FE4">
      <w:pPr>
        <w:pStyle w:val="Body"/>
      </w:pPr>
    </w:p>
    <w:p w14:paraId="5F56CDEF" w14:textId="77777777" w:rsidR="002C1FE4" w:rsidRDefault="00941501">
      <w:pPr>
        <w:pStyle w:val="Ttulo2"/>
        <w:numPr>
          <w:ilvl w:val="1"/>
          <w:numId w:val="25"/>
        </w:numPr>
        <w:rPr>
          <w:rFonts w:ascii="Arial" w:eastAsia="Arial" w:hAnsi="Arial" w:cs="Arial"/>
        </w:rPr>
      </w:pPr>
      <w:bookmarkStart w:id="16" w:name="_Toc13"/>
      <w:r>
        <w:rPr>
          <w:rStyle w:val="Nmerodepgina"/>
          <w:rFonts w:ascii="Arial" w:hAnsi="Arial"/>
        </w:rPr>
        <w:t>Engenheiro de Requisitos / Product Owner</w:t>
      </w:r>
      <w:bookmarkEnd w:id="16"/>
    </w:p>
    <w:p w14:paraId="20273499" w14:textId="77777777" w:rsidR="002C1FE4" w:rsidRDefault="002C1FE4">
      <w:pPr>
        <w:pStyle w:val="Body"/>
      </w:pPr>
    </w:p>
    <w:p w14:paraId="1B19A5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41E38AA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14A8BB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33DFF3E2" w14:textId="77777777" w:rsidR="002C1FE4" w:rsidRDefault="002C1FE4">
      <w:pPr>
        <w:pStyle w:val="Body"/>
      </w:pPr>
    </w:p>
    <w:p w14:paraId="319BE23F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444346C1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63FE38F8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2ADC80A6" w14:textId="77777777" w:rsidR="002C1FE4" w:rsidRDefault="00941501">
      <w:pPr>
        <w:pStyle w:val="Ttulo2"/>
        <w:numPr>
          <w:ilvl w:val="1"/>
          <w:numId w:val="26"/>
        </w:numPr>
        <w:rPr>
          <w:rFonts w:ascii="Arial" w:eastAsia="Arial" w:hAnsi="Arial" w:cs="Arial"/>
        </w:rPr>
      </w:pPr>
      <w:bookmarkStart w:id="17" w:name="_Toc14"/>
      <w:r>
        <w:rPr>
          <w:rStyle w:val="Nmerodepgina"/>
          <w:rFonts w:ascii="Arial" w:hAnsi="Arial"/>
        </w:rPr>
        <w:t>Engenheiro de Software / Team Scrum</w:t>
      </w:r>
      <w:bookmarkEnd w:id="17"/>
    </w:p>
    <w:p w14:paraId="68403220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01CFDCF5" w14:textId="77777777" w:rsidR="002C1FE4" w:rsidRDefault="002C1FE4">
      <w:pPr>
        <w:pStyle w:val="Paragraph2"/>
        <w:numPr>
          <w:ilvl w:val="0"/>
          <w:numId w:val="28"/>
        </w:numPr>
        <w:spacing w:after="0"/>
        <w:jc w:val="both"/>
        <w:rPr>
          <w:sz w:val="24"/>
          <w:szCs w:val="24"/>
          <w:lang w:val="pt-PT"/>
        </w:rPr>
      </w:pPr>
    </w:p>
    <w:p w14:paraId="1E5C42A0" w14:textId="77777777" w:rsidR="002C1FE4" w:rsidRDefault="002C1FE4">
      <w:pPr>
        <w:pStyle w:val="Paragraph2"/>
        <w:spacing w:after="0"/>
        <w:ind w:left="720"/>
        <w:jc w:val="both"/>
        <w:rPr>
          <w:rStyle w:val="Nmerodepgina"/>
          <w:sz w:val="24"/>
          <w:szCs w:val="24"/>
          <w:lang w:val="pt-PT"/>
        </w:rPr>
      </w:pPr>
    </w:p>
    <w:p w14:paraId="5474C0A1" w14:textId="77777777" w:rsidR="002C1FE4" w:rsidRDefault="00941501">
      <w:pPr>
        <w:pStyle w:val="Paragraph2"/>
        <w:spacing w:after="0"/>
        <w:ind w:left="0"/>
        <w:jc w:val="both"/>
        <w:rPr>
          <w:b/>
          <w:bCs/>
          <w:sz w:val="24"/>
          <w:szCs w:val="24"/>
          <w:lang w:val="pt-PT"/>
        </w:rPr>
      </w:pPr>
      <w:bookmarkStart w:id="18" w:name="_Ref4713945372"/>
      <w:r>
        <w:rPr>
          <w:b/>
          <w:bCs/>
          <w:sz w:val="24"/>
          <w:szCs w:val="24"/>
          <w:lang w:val="pt-PT"/>
        </w:rPr>
        <w:t>5.6.  Engenheiro de Testes</w:t>
      </w:r>
    </w:p>
    <w:p w14:paraId="1E0EBC6D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65F7691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75471C5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valiar, através de testes, se o software atende os requisitos do cliente;</w:t>
      </w:r>
    </w:p>
    <w:p w14:paraId="4D9D44EB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bertura e Validação de bugs;</w:t>
      </w:r>
    </w:p>
    <w:p w14:paraId="2569C79C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artefatos tangíveis à qualidade de software;</w:t>
      </w:r>
    </w:p>
    <w:p w14:paraId="661B7626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utomatizar testes funcionais.</w:t>
      </w:r>
      <w:bookmarkEnd w:id="18"/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Ttulo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15"/>
      <w:r>
        <w:rPr>
          <w:rStyle w:val="Nmerodepgina"/>
          <w:rFonts w:ascii="Arial" w:hAnsi="Arial"/>
          <w:sz w:val="28"/>
          <w:szCs w:val="28"/>
        </w:rPr>
        <w:t>Papéis e Responsabilidades</w:t>
      </w:r>
      <w:bookmarkEnd w:id="19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0" w:name="_Toc16"/>
      <w:r>
        <w:rPr>
          <w:rStyle w:val="Nmerodepgina"/>
          <w:rFonts w:ascii="Arial" w:hAnsi="Arial"/>
        </w:rPr>
        <w:t>Gerente de Projetos</w:t>
      </w:r>
      <w:bookmarkEnd w:id="20"/>
    </w:p>
    <w:p w14:paraId="23092F77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326EA27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1" w:name="_Toc17"/>
      <w:r>
        <w:rPr>
          <w:rStyle w:val="Nmerodepgina"/>
          <w:rFonts w:ascii="Arial" w:hAnsi="Arial"/>
        </w:rPr>
        <w:lastRenderedPageBreak/>
        <w:t>Engenheiro de Software</w:t>
      </w:r>
      <w:bookmarkEnd w:id="21"/>
    </w:p>
    <w:p w14:paraId="595AF4C9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implementação e codificação de componentes de software que irão compor e integrar o produto.</w:t>
      </w:r>
    </w:p>
    <w:p w14:paraId="116DA926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2" w:name="_Toc18"/>
      <w:r>
        <w:rPr>
          <w:rStyle w:val="Nmerodepgina"/>
          <w:rFonts w:ascii="Arial" w:hAnsi="Arial"/>
        </w:rPr>
        <w:t>Engenheiro de Requisitos</w:t>
      </w:r>
      <w:bookmarkEnd w:id="22"/>
    </w:p>
    <w:p w14:paraId="36FEE063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elicitação, análise e gerenciamento dos requisitos apresentados pelo cliente de modo a atender as suas expectativas.</w:t>
      </w:r>
    </w:p>
    <w:p w14:paraId="6AF2F7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3" w:name="_Toc19"/>
      <w:r>
        <w:rPr>
          <w:rStyle w:val="Nmerodepgina"/>
          <w:rFonts w:ascii="Arial" w:hAnsi="Arial"/>
        </w:rPr>
        <w:t>Engenheiro de Qualidade</w:t>
      </w:r>
      <w:bookmarkEnd w:id="23"/>
    </w:p>
    <w:p w14:paraId="06148D28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or planejar e executar os procedimentos de testes afim de verificar e validar não somente os artefatos de software bem como a conformidade dos processos.</w:t>
      </w:r>
    </w:p>
    <w:p w14:paraId="5D77DAD2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5A129955" w14:textId="77777777" w:rsidR="002C1FE4" w:rsidRDefault="002C1FE4">
      <w:pPr>
        <w:pStyle w:val="Ttulo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4" w:name="_Toc20"/>
      <w:r>
        <w:rPr>
          <w:rStyle w:val="Nmerodepgina"/>
          <w:rFonts w:ascii="Arial" w:hAnsi="Arial"/>
          <w:sz w:val="28"/>
          <w:szCs w:val="28"/>
        </w:rPr>
        <w:t>Templates</w:t>
      </w:r>
      <w:bookmarkEnd w:id="24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285341A1" w14:textId="77777777" w:rsidR="002C1FE4" w:rsidRDefault="0094150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4"/>
          <w:szCs w:val="24"/>
        </w:rPr>
        <w:t>???</w:t>
      </w:r>
    </w:p>
    <w:p w14:paraId="1D098A11" w14:textId="77777777" w:rsidR="002C1FE4" w:rsidRDefault="002C1FE4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5" w:name="_Toc21"/>
      <w:r>
        <w:rPr>
          <w:rStyle w:val="Nmerodepgina"/>
          <w:rFonts w:ascii="Arial" w:hAnsi="Arial"/>
          <w:sz w:val="28"/>
          <w:szCs w:val="28"/>
        </w:rPr>
        <w:t>Nome da Fábrica</w:t>
      </w:r>
      <w:bookmarkEnd w:id="25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Ttulo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6" w:name="_Toc22"/>
      <w:r>
        <w:rPr>
          <w:rFonts w:ascii="Arial" w:hAnsi="Arial"/>
          <w:sz w:val="28"/>
          <w:szCs w:val="28"/>
        </w:rPr>
        <w:t>Equipe e Papel</w:t>
      </w:r>
      <w:bookmarkEnd w:id="26"/>
    </w:p>
    <w:p w14:paraId="6995F3E8" w14:textId="77777777" w:rsidR="002C1FE4" w:rsidRDefault="002C1FE4">
      <w:pPr>
        <w:pStyle w:val="Cabealho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Ttulo1"/>
        <w:pBdr>
          <w:bottom w:val="nil"/>
        </w:pBdr>
        <w:spacing w:before="0" w:after="0"/>
      </w:pPr>
      <w:bookmarkStart w:id="27" w:name="_Referências"/>
      <w:bookmarkStart w:id="28" w:name="_Toc23"/>
      <w:bookmarkEnd w:id="27"/>
      <w:r>
        <w:rPr>
          <w:b w:val="0"/>
          <w:bCs w:val="0"/>
        </w:rPr>
        <w:t>A tebela a seguir</w:t>
      </w:r>
      <w:r>
        <w:rPr>
          <w:rStyle w:val="Nmerodepgina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Nmerodepgina"/>
        </w:rPr>
        <w:t>:</w:t>
      </w:r>
      <w:bookmarkEnd w:id="28"/>
    </w:p>
    <w:p w14:paraId="764AB88A" w14:textId="77777777" w:rsidR="002C1FE4" w:rsidRDefault="002C1FE4">
      <w:pPr>
        <w:pStyle w:val="Ttulo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Projet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avi</w:t>
            </w:r>
          </w:p>
        </w:tc>
      </w:tr>
      <w:tr w:rsidR="002C1FE4" w14:paraId="750E1148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icardo Damasceno de Oliveira</w:t>
            </w:r>
          </w:p>
        </w:tc>
      </w:tr>
      <w:tr w:rsidR="002C1FE4" w14:paraId="527EB9F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Arquitet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iogo Dostoyevsqui</w:t>
            </w:r>
          </w:p>
        </w:tc>
      </w:tr>
      <w:tr w:rsidR="002C1FE4" w14:paraId="4C7ED441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Configuraçã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José Neto</w:t>
            </w:r>
          </w:p>
        </w:tc>
      </w:tr>
      <w:tr w:rsidR="002C1FE4" w14:paraId="563475A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Requisito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Luiz Henrique</w:t>
            </w:r>
          </w:p>
        </w:tc>
      </w:tr>
      <w:tr w:rsidR="002C1FE4" w14:paraId="6CCCD26A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Teste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huan</w:t>
            </w:r>
          </w:p>
        </w:tc>
      </w:tr>
      <w:tr w:rsidR="002C1FE4" w14:paraId="66968ECF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rlânio Freire</w:t>
            </w:r>
          </w:p>
        </w:tc>
      </w:tr>
    </w:tbl>
    <w:p w14:paraId="38F197A8" w14:textId="77777777" w:rsidR="002C1FE4" w:rsidRDefault="002C1FE4">
      <w:pPr>
        <w:pStyle w:val="Ttulo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Ttulo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Ttulo1"/>
        <w:spacing w:before="0" w:after="0"/>
        <w:rPr>
          <w:rFonts w:ascii="Arial" w:eastAsia="Arial" w:hAnsi="Arial" w:cs="Arial"/>
          <w:sz w:val="24"/>
          <w:szCs w:val="24"/>
        </w:rPr>
      </w:pPr>
      <w:bookmarkStart w:id="29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9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PargrafodaLista"/>
        <w:widowControl w:val="0"/>
        <w:numPr>
          <w:ilvl w:val="0"/>
          <w:numId w:val="32"/>
        </w:numPr>
      </w:pPr>
      <w:r>
        <w:rPr>
          <w:rStyle w:val="Nmerodepgina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PargrafodaLista"/>
        <w:numPr>
          <w:ilvl w:val="0"/>
          <w:numId w:val="32"/>
        </w:numPr>
      </w:pPr>
      <w:r>
        <w:rPr>
          <w:rStyle w:val="Nmerodepgina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A350BB" w14:textId="77777777" w:rsidR="00163213" w:rsidRDefault="00163213">
      <w:r>
        <w:separator/>
      </w:r>
    </w:p>
  </w:endnote>
  <w:endnote w:type="continuationSeparator" w:id="0">
    <w:p w14:paraId="65D6A078" w14:textId="77777777" w:rsidR="00163213" w:rsidRDefault="001632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C60015" w14:textId="77777777" w:rsidR="00D329DC" w:rsidRDefault="00D329DC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A8B249" w14:textId="0E75EFCE" w:rsidR="00D329DC" w:rsidRDefault="00D329DC">
    <w:pPr>
      <w:pStyle w:val="Rodap"/>
      <w:jc w:val="right"/>
    </w:pPr>
    <w:r>
      <w:fldChar w:fldCharType="begin"/>
    </w:r>
    <w:r>
      <w:instrText xml:space="preserve"> PAGE </w:instrText>
    </w:r>
    <w:r>
      <w:fldChar w:fldCharType="separate"/>
    </w:r>
    <w:r>
      <w:rPr>
        <w:noProof/>
      </w:rPr>
      <w:t>8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AEC11E" w14:textId="77777777" w:rsidR="00163213" w:rsidRDefault="00163213">
      <w:r>
        <w:separator/>
      </w:r>
    </w:p>
  </w:footnote>
  <w:footnote w:type="continuationSeparator" w:id="0">
    <w:p w14:paraId="2E0490A4" w14:textId="77777777" w:rsidR="00163213" w:rsidRDefault="0016321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FC44B6" w14:textId="77777777" w:rsidR="00D329DC" w:rsidRDefault="00D329DC">
    <w:pPr>
      <w:pStyle w:val="Cabealho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D329DC" w:rsidRDefault="00D329DC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D329DC" w:rsidRDefault="00D329DC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F1215" w14:textId="77777777" w:rsidR="00D329DC" w:rsidRDefault="00D329DC">
    <w:pPr>
      <w:pStyle w:val="Cabealho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D329DC" w:rsidRDefault="00D329DC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D329DC" w:rsidRDefault="00D329DC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C79693" w14:textId="77777777" w:rsidR="00D329DC" w:rsidRDefault="00D329DC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D329DC" w:rsidRDefault="00D329DC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D329DC" w:rsidRDefault="00D329DC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07DA48" w14:textId="77777777" w:rsidR="00D329DC" w:rsidRDefault="00D329DC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D329DC" w:rsidRDefault="00D329DC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D329DC" w:rsidRDefault="00D329DC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C7761EC"/>
    <w:multiLevelType w:val="hybridMultilevel"/>
    <w:tmpl w:val="1812D018"/>
    <w:numStyleLink w:val="ImportedStyle3"/>
  </w:abstractNum>
  <w:abstractNum w:abstractNumId="3" w15:restartNumberingAfterBreak="0">
    <w:nsid w:val="1345606A"/>
    <w:multiLevelType w:val="multilevel"/>
    <w:tmpl w:val="0346E3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5" w15:restartNumberingAfterBreak="0">
    <w:nsid w:val="24BC66C1"/>
    <w:multiLevelType w:val="hybridMultilevel"/>
    <w:tmpl w:val="C54694D0"/>
    <w:numStyleLink w:val="Bullets"/>
  </w:abstractNum>
  <w:abstractNum w:abstractNumId="6" w15:restartNumberingAfterBreak="0">
    <w:nsid w:val="280214A8"/>
    <w:multiLevelType w:val="hybridMultilevel"/>
    <w:tmpl w:val="093E0F24"/>
    <w:numStyleLink w:val="ImportedStyle2"/>
  </w:abstractNum>
  <w:abstractNum w:abstractNumId="7" w15:restartNumberingAfterBreak="0">
    <w:nsid w:val="2B412962"/>
    <w:multiLevelType w:val="multilevel"/>
    <w:tmpl w:val="BED6B6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5225A44"/>
    <w:multiLevelType w:val="hybridMultilevel"/>
    <w:tmpl w:val="11D8F2F8"/>
    <w:numStyleLink w:val="ImportedStyle4"/>
  </w:abstractNum>
  <w:abstractNum w:abstractNumId="10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65DB3D11"/>
    <w:multiLevelType w:val="hybridMultilevel"/>
    <w:tmpl w:val="D616844A"/>
    <w:numStyleLink w:val="ImportedStyle5"/>
  </w:abstractNum>
  <w:abstractNum w:abstractNumId="12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3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4" w15:restartNumberingAfterBreak="0">
    <w:nsid w:val="726C67A1"/>
    <w:multiLevelType w:val="multilevel"/>
    <w:tmpl w:val="88D6F854"/>
    <w:numStyleLink w:val="ImportedStyle1"/>
  </w:abstractNum>
  <w:abstractNum w:abstractNumId="15" w15:restartNumberingAfterBreak="0">
    <w:nsid w:val="75075E19"/>
    <w:multiLevelType w:val="multilevel"/>
    <w:tmpl w:val="40C071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4"/>
  </w:num>
  <w:num w:numId="12">
    <w:abstractNumId w:val="14"/>
  </w:num>
  <w:num w:numId="13">
    <w:abstractNumId w:val="14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4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8"/>
  </w:num>
  <w:num w:numId="16">
    <w:abstractNumId w:val="6"/>
  </w:num>
  <w:num w:numId="17">
    <w:abstractNumId w:val="14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4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10"/>
  </w:num>
  <w:num w:numId="20">
    <w:abstractNumId w:val="2"/>
  </w:num>
  <w:num w:numId="21">
    <w:abstractNumId w:val="14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3"/>
  </w:num>
  <w:num w:numId="23">
    <w:abstractNumId w:val="9"/>
  </w:num>
  <w:num w:numId="24">
    <w:abstractNumId w:val="14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4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4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2"/>
  </w:num>
  <w:num w:numId="28">
    <w:abstractNumId w:val="11"/>
  </w:num>
  <w:num w:numId="29">
    <w:abstractNumId w:val="1"/>
  </w:num>
  <w:num w:numId="30">
    <w:abstractNumId w:val="5"/>
  </w:num>
  <w:num w:numId="31">
    <w:abstractNumId w:val="14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11"/>
    <w:lvlOverride w:ilvl="0">
      <w:lvl w:ilvl="0" w:tplc="56F8E82C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7CE287D2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F3C6963C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1EB211E2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8E7820A6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DE26E6FA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98962698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05AABE58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C21E6FC0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3">
    <w:abstractNumId w:val="3"/>
  </w:num>
  <w:num w:numId="34">
    <w:abstractNumId w:val="15"/>
  </w:num>
  <w:num w:numId="3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displayBackgroundShape/>
  <w:activeWritingStyle w:appName="MSWord" w:lang="es-ES_tradnl" w:vendorID="64" w:dllVersion="6" w:nlCheck="1" w:checkStyle="0"/>
  <w:activeWritingStyle w:appName="MSWord" w:lang="en-US" w:vendorID="64" w:dllVersion="6" w:nlCheck="1" w:checkStyle="1"/>
  <w:activeWritingStyle w:appName="MSWord" w:lang="pt-BR" w:vendorID="64" w:dllVersion="0" w:nlCheck="1" w:checkStyle="0"/>
  <w:activeWritingStyle w:appName="MSWord" w:lang="en-US" w:vendorID="64" w:dllVersion="0" w:nlCheck="1" w:checkStyle="0"/>
  <w:activeWritingStyle w:appName="MSWord" w:lang="es-ES_tradnl" w:vendorID="64" w:dllVersion="0" w:nlCheck="1" w:checkStyle="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1FE4"/>
    <w:rsid w:val="0005063E"/>
    <w:rsid w:val="00053D25"/>
    <w:rsid w:val="00067E9B"/>
    <w:rsid w:val="000B54DC"/>
    <w:rsid w:val="001518A7"/>
    <w:rsid w:val="00163213"/>
    <w:rsid w:val="001759E0"/>
    <w:rsid w:val="002261FE"/>
    <w:rsid w:val="002C1FE4"/>
    <w:rsid w:val="003203B2"/>
    <w:rsid w:val="0036275A"/>
    <w:rsid w:val="003927AC"/>
    <w:rsid w:val="0046189F"/>
    <w:rsid w:val="00484DD4"/>
    <w:rsid w:val="004E1F2D"/>
    <w:rsid w:val="005910B2"/>
    <w:rsid w:val="00741CF0"/>
    <w:rsid w:val="0075704A"/>
    <w:rsid w:val="007C15E1"/>
    <w:rsid w:val="007C6F0A"/>
    <w:rsid w:val="00831468"/>
    <w:rsid w:val="008D788F"/>
    <w:rsid w:val="00932366"/>
    <w:rsid w:val="00941501"/>
    <w:rsid w:val="00986805"/>
    <w:rsid w:val="009B008E"/>
    <w:rsid w:val="009D49CF"/>
    <w:rsid w:val="00A12551"/>
    <w:rsid w:val="00AC46AA"/>
    <w:rsid w:val="00AF3B9D"/>
    <w:rsid w:val="00BD7C3D"/>
    <w:rsid w:val="00BE3065"/>
    <w:rsid w:val="00C94128"/>
    <w:rsid w:val="00D329DC"/>
    <w:rsid w:val="00D85ABF"/>
    <w:rsid w:val="00D90AE3"/>
    <w:rsid w:val="00DA165B"/>
    <w:rsid w:val="00DE1F50"/>
    <w:rsid w:val="00E62B5A"/>
    <w:rsid w:val="00E775CA"/>
    <w:rsid w:val="00E81DDB"/>
    <w:rsid w:val="00EC4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Ttulo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Ttulo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abealho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Nmerodepgina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Forte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Rodap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CabealhodoSumrio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Sumrio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Sumrio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uiPriority w:val="99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PargrafodaLista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871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1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0</TotalTime>
  <Pages>25</Pages>
  <Words>3295</Words>
  <Characters>17797</Characters>
  <Application>Microsoft Office Word</Application>
  <DocSecurity>0</DocSecurity>
  <Lines>148</Lines>
  <Paragraphs>4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Ricardo Damasceno</cp:lastModifiedBy>
  <cp:revision>29</cp:revision>
  <dcterms:created xsi:type="dcterms:W3CDTF">2019-10-14T12:48:00Z</dcterms:created>
  <dcterms:modified xsi:type="dcterms:W3CDTF">2019-10-16T15:49:00Z</dcterms:modified>
</cp:coreProperties>
</file>